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2C41C" w14:textId="77777777" w:rsidR="001C0833" w:rsidRPr="001C0833" w:rsidRDefault="001C0833" w:rsidP="001C0833">
      <w:pPr>
        <w:rPr>
          <w:rFonts w:ascii="Times New Roman" w:eastAsia="Times New Roman" w:hAnsi="Times New Roman" w:cs="Times New Roman"/>
          <w:lang w:eastAsia="en-GB"/>
        </w:rPr>
      </w:pPr>
      <w:r w:rsidRPr="001C0833">
        <w:rPr>
          <w:rFonts w:ascii="Times New Roman" w:eastAsia="Times New Roman" w:hAnsi="Times New Roman" w:cs="Times New Roman"/>
          <w:lang w:eastAsia="en-GB"/>
        </w:rPr>
        <w:t>Machine Learning Versus Usual Care for Diagnostic and Prognostic Prediction in the Emergency Department: A Systematic Review</w:t>
      </w:r>
    </w:p>
    <w:p w14:paraId="4F010108" w14:textId="237A1D19" w:rsidR="001C0833" w:rsidRDefault="001C0833" w:rsidP="001C0833"/>
    <w:p w14:paraId="1EBB0108" w14:textId="0723452F" w:rsidR="001C0833" w:rsidRDefault="001C0833" w:rsidP="001C0833"/>
    <w:p w14:paraId="6F21D52B" w14:textId="3F7C3A73" w:rsidR="001C0833" w:rsidRDefault="001C0833" w:rsidP="001C0833">
      <w:r>
        <w:fldChar w:fldCharType="begin" w:fldLock="1"/>
      </w:r>
      <w: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fldChar w:fldCharType="separate"/>
      </w:r>
      <w:r w:rsidRPr="001C0833">
        <w:rPr>
          <w:noProof/>
          <w:lang w:val="pt-BR"/>
        </w:rPr>
        <w:t>(Kareemi, Vaillancourt, Rosenberg, Fournier, &amp; Yadav, 2021)</w:t>
      </w:r>
      <w:r>
        <w:fldChar w:fldCharType="end"/>
      </w:r>
    </w:p>
    <w:p w14:paraId="75BCE1BA" w14:textId="6A2C8BD6" w:rsidR="001C0833" w:rsidRDefault="001C0833" w:rsidP="001C0833"/>
    <w:p w14:paraId="2921E371" w14:textId="096D5EC1" w:rsidR="001C0833" w:rsidRPr="001C0833" w:rsidRDefault="001C0833" w:rsidP="001C0833">
      <w:pPr>
        <w:widowControl w:val="0"/>
        <w:autoSpaceDE w:val="0"/>
        <w:autoSpaceDN w:val="0"/>
        <w:adjustRightInd w:val="0"/>
        <w:ind w:left="480" w:hanging="480"/>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1C0833">
        <w:rPr>
          <w:rFonts w:ascii="Calibri" w:hAnsi="Calibri" w:cs="Times New Roman"/>
          <w:noProof/>
        </w:rPr>
        <w:t xml:space="preserve">Kareemi, H., Vaillancourt, C., Rosenberg, H., Fournier, K., &amp; Yadav, K. (2021). Machine Learning Versus Usual Care for Diagnostic and Prognostic Prediction in the Emergency Department: A Systematic Review. </w:t>
      </w:r>
      <w:r w:rsidRPr="001C0833">
        <w:rPr>
          <w:rFonts w:ascii="Calibri" w:hAnsi="Calibri" w:cs="Times New Roman"/>
          <w:i/>
          <w:iCs/>
          <w:noProof/>
        </w:rPr>
        <w:t>Academic Emergency Medicine</w:t>
      </w:r>
      <w:r w:rsidRPr="001C0833">
        <w:rPr>
          <w:rFonts w:ascii="Calibri" w:hAnsi="Calibri" w:cs="Times New Roman"/>
          <w:noProof/>
        </w:rPr>
        <w:t xml:space="preserve">, </w:t>
      </w:r>
      <w:r w:rsidRPr="001C0833">
        <w:rPr>
          <w:rFonts w:ascii="Calibri" w:hAnsi="Calibri" w:cs="Times New Roman"/>
          <w:i/>
          <w:iCs/>
          <w:noProof/>
        </w:rPr>
        <w:t>28</w:t>
      </w:r>
      <w:r w:rsidRPr="001C0833">
        <w:rPr>
          <w:rFonts w:ascii="Calibri" w:hAnsi="Calibri" w:cs="Times New Roman"/>
          <w:noProof/>
        </w:rPr>
        <w:t>(2), 184–196. https://doi.org/10.1111/acem.14190</w:t>
      </w:r>
    </w:p>
    <w:p w14:paraId="49FD86E7" w14:textId="141F2751" w:rsidR="001C0833" w:rsidRPr="001C0833" w:rsidRDefault="001C0833" w:rsidP="001C0833">
      <w:pPr>
        <w:rPr>
          <w:lang w:val="pt-BR"/>
        </w:rPr>
      </w:pPr>
      <w:r>
        <w:rPr>
          <w:lang w:val="pt-BR"/>
        </w:rPr>
        <w:fldChar w:fldCharType="end"/>
      </w:r>
    </w:p>
    <w:p w14:paraId="55297B39" w14:textId="336924C8" w:rsidR="001C0833" w:rsidRPr="001C0833" w:rsidRDefault="001C0833" w:rsidP="001C0833">
      <w:pPr>
        <w:rPr>
          <w:lang w:val="pt-BR"/>
        </w:rPr>
      </w:pPr>
    </w:p>
    <w:p w14:paraId="63B4ECCA" w14:textId="77777777" w:rsidR="001C0833" w:rsidRPr="001C0833" w:rsidRDefault="001C0833" w:rsidP="001C0833">
      <w:pPr>
        <w:rPr>
          <w:lang w:val="pt-BR"/>
        </w:rPr>
      </w:pPr>
    </w:p>
    <w:p w14:paraId="0CA072E3" w14:textId="77777777" w:rsidR="001C0833" w:rsidRPr="001C0833" w:rsidRDefault="001C0833" w:rsidP="001C0833">
      <w:pPr>
        <w:rPr>
          <w:lang w:val="pt-BR"/>
        </w:rPr>
      </w:pPr>
    </w:p>
    <w:p w14:paraId="4929CAA2" w14:textId="74917E1F" w:rsidR="001C0833" w:rsidRPr="001C0833" w:rsidRDefault="001C0833" w:rsidP="001C0833">
      <w:pPr>
        <w:rPr>
          <w:lang w:val="pt-BR"/>
        </w:rPr>
      </w:pPr>
      <w:r w:rsidRPr="001C0833">
        <w:rPr>
          <w:lang w:val="pt-BR"/>
        </w:rPr>
        <w:t>O cuidado ideal dos pacientes do departamento de emergência (DE) depende de decisões clínicas rápidas e precisas baseadas em informação limitada e está a tornar-se cada vez mais difícil.</w:t>
      </w:r>
    </w:p>
    <w:p w14:paraId="634F8529" w14:textId="77777777" w:rsidR="001C0833" w:rsidRPr="001C0833" w:rsidRDefault="001C0833" w:rsidP="001C0833">
      <w:pPr>
        <w:rPr>
          <w:lang w:val="pt-BR"/>
        </w:rPr>
      </w:pPr>
    </w:p>
    <w:p w14:paraId="7CB46DB4" w14:textId="77777777" w:rsidR="001C0833" w:rsidRPr="001C0833" w:rsidRDefault="001C0833" w:rsidP="001C0833">
      <w:pPr>
        <w:rPr>
          <w:lang w:val="pt-BR"/>
        </w:rPr>
      </w:pPr>
    </w:p>
    <w:p w14:paraId="30E17D3D" w14:textId="77777777" w:rsidR="001C0833" w:rsidRPr="001C0833" w:rsidRDefault="001C0833" w:rsidP="001C0833">
      <w:pPr>
        <w:rPr>
          <w:lang w:val="pt-BR"/>
        </w:rPr>
      </w:pPr>
      <w:r w:rsidRPr="001C0833">
        <w:rPr>
          <w:lang w:val="pt-BR"/>
        </w:rPr>
        <w:t xml:space="preserve">A nossa análise sugere que o ML pode ter um melhor desempenho de previsão do que os cuidados habituais para doentes em serviço de </w:t>
      </w:r>
      <w:proofErr w:type="spellStart"/>
      <w:r w:rsidRPr="001C0833">
        <w:rPr>
          <w:lang w:val="pt-BR"/>
        </w:rPr>
        <w:t>urgencia</w:t>
      </w:r>
      <w:proofErr w:type="spellEnd"/>
      <w:r w:rsidRPr="001C0833">
        <w:rPr>
          <w:lang w:val="pt-BR"/>
        </w:rPr>
        <w:t xml:space="preserve">  com uma variedade de apresentações e resultados clínicos. No entanto, modelo de previsão de </w:t>
      </w:r>
      <w:proofErr w:type="spellStart"/>
      <w:r w:rsidRPr="001C0833">
        <w:rPr>
          <w:lang w:val="pt-BR"/>
        </w:rPr>
        <w:t>directrizes</w:t>
      </w:r>
      <w:proofErr w:type="spellEnd"/>
      <w:r w:rsidRPr="001C0833">
        <w:rPr>
          <w:lang w:val="pt-BR"/>
        </w:rPr>
        <w:t xml:space="preserve"> de notificação deve ser seguido para fornecer dados clinicamente aplicáveis. São necessários ensaios intervencionais para avaliar o impacto de Modelos ML sobre resultados centrados no doente.</w:t>
      </w:r>
    </w:p>
    <w:p w14:paraId="558E67E6" w14:textId="77777777" w:rsidR="001C0833" w:rsidRPr="001C0833" w:rsidRDefault="001C0833" w:rsidP="001C0833">
      <w:pPr>
        <w:rPr>
          <w:lang w:val="pt-BR"/>
        </w:rPr>
      </w:pPr>
    </w:p>
    <w:p w14:paraId="2C5A8441" w14:textId="5334BB1E" w:rsidR="005A37EE" w:rsidRPr="001C0833" w:rsidRDefault="001C0833" w:rsidP="001C0833">
      <w:pPr>
        <w:rPr>
          <w:lang w:val="pt-BR"/>
        </w:rPr>
      </w:pPr>
      <w:r w:rsidRPr="001C0833">
        <w:rPr>
          <w:lang w:val="pt-BR"/>
        </w:rPr>
        <w:t xml:space="preserve">Em conclusão, a nossa revisão sistemática descobriu que os modelos de aprendizagem de máquinas parecem ter melhor desempenho de diagnóstico e prognóstico em comparação com os cuidados habituais para pacientes com DE ( Departamento de Emergência) com uma variedade de </w:t>
      </w:r>
      <w:proofErr w:type="spellStart"/>
      <w:r w:rsidRPr="001C0833">
        <w:rPr>
          <w:lang w:val="pt-BR"/>
        </w:rPr>
        <w:t>actuações</w:t>
      </w:r>
      <w:proofErr w:type="spellEnd"/>
      <w:r w:rsidRPr="001C0833">
        <w:rPr>
          <w:lang w:val="pt-BR"/>
        </w:rPr>
        <w:t xml:space="preserve">. Devem ser desenvolvidas e seguidas </w:t>
      </w:r>
      <w:proofErr w:type="spellStart"/>
      <w:r w:rsidRPr="001C0833">
        <w:rPr>
          <w:lang w:val="pt-BR"/>
        </w:rPr>
        <w:t>directrizes</w:t>
      </w:r>
      <w:proofErr w:type="spellEnd"/>
      <w:r w:rsidRPr="001C0833">
        <w:rPr>
          <w:lang w:val="pt-BR"/>
        </w:rPr>
        <w:t xml:space="preserve"> de notificação para assegurar a uniformidade na notificação e comparação de estudos de avaliação de modelos de aprendizagem de máquinas de previsão clínica. A investigação futura deve investigar os impactos clínicos dos modelos de aprendizagem de máquinas em ensaios intervencionais.</w:t>
      </w:r>
    </w:p>
    <w:sectPr w:rsidR="005A37EE" w:rsidRPr="001C08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833"/>
    <w:rsid w:val="001C0833"/>
    <w:rsid w:val="0030569A"/>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74E49"/>
  <w15:chartTrackingRefBased/>
  <w15:docId w15:val="{BCCC0145-C5B5-5D47-8185-13A960F9E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528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12535-9466-5546-8DE3-7505C61C2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80</Words>
  <Characters>4450</Characters>
  <Application>Microsoft Office Word</Application>
  <DocSecurity>0</DocSecurity>
  <Lines>37</Lines>
  <Paragraphs>10</Paragraphs>
  <ScaleCrop>false</ScaleCrop>
  <Company/>
  <LinksUpToDate>false</LinksUpToDate>
  <CharactersWithSpaces>5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3T16:15:00Z</dcterms:created>
  <dcterms:modified xsi:type="dcterms:W3CDTF">2021-04-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